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005" w:rsidRPr="00142EED"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ampak vključuje potrebo po povratnih informacijah od koraka do kora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Pr>
          <w:rFonts w:ascii="Times New Roman" w:hAnsi="Times New Roman" w:cs="Times New Roman"/>
          <w:sz w:val="24"/>
          <w:szCs w:val="24"/>
        </w:rPr>
        <w:t>.</w:t>
      </w: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5B7005" w:rsidRPr="00E74815" w:rsidRDefault="005B7005" w:rsidP="005B7005">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Pressman (2014) deli modele glede na njihovo strukturo in namembnost na predpisujoče, specializirane, enotne, osebne in ekipne.</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Življenjski cikel razvoja programske opreme predstavlja organizacijsko shemo procesa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Glass 2002)</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5B7005" w:rsidRPr="00E74815" w:rsidRDefault="005B7005" w:rsidP="005B7005">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5B7005" w:rsidRPr="00E74815" w:rsidRDefault="005B7005" w:rsidP="005B7005">
      <w:pPr>
        <w:jc w:val="both"/>
        <w:rPr>
          <w:rFonts w:ascii="Times New Roman" w:eastAsia="SegoeBook" w:hAnsi="Times New Roman" w:cs="Times New Roman"/>
          <w:sz w:val="19"/>
          <w:szCs w:val="19"/>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lastRenderedPageBreak/>
        <w:t>This software was developed by large teams working for different companies.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ich might take up to 10 years from initial specification to deployment. These plandrive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number of software developers in the 1990s to propose new ‘agile methods’.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8)</w:t>
      </w:r>
      <w:r w:rsidRPr="00E74815">
        <w:rPr>
          <w:rFonts w:ascii="Times New Roman" w:hAnsi="Times New Roman" w:cs="Times New Roman"/>
          <w:color w:val="231F20"/>
          <w:sz w:val="20"/>
          <w:szCs w:val="20"/>
        </w:rPr>
        <w:fldChar w:fldCharType="end"/>
      </w:r>
      <w:r w:rsidRPr="00E74815">
        <w:rPr>
          <w:rFonts w:ascii="Times New Roman" w:hAnsi="Times New Roman" w:cs="Times New Roman"/>
          <w:color w:val="231F20"/>
          <w:sz w:val="20"/>
          <w:szCs w:val="20"/>
        </w:rPr>
        <w: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5B7005" w:rsidRPr="00E74815" w:rsidRDefault="005B7005" w:rsidP="005B7005">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5B7005" w:rsidRDefault="005B7005" w:rsidP="005B7005">
      <w:pPr>
        <w:jc w:val="both"/>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long-term value and eliminating documentation that will probably never be used.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9)</w:t>
      </w:r>
      <w:r w:rsidRPr="00E74815">
        <w:rPr>
          <w:rFonts w:ascii="Times New Roman" w:hAnsi="Times New Roman" w:cs="Times New Roman"/>
          <w:color w:val="231F20"/>
          <w:sz w:val="20"/>
          <w:szCs w:val="20"/>
        </w:rPr>
        <w:fldChar w:fldCharType="end"/>
      </w: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sz w:val="24"/>
          <w:szCs w:val="24"/>
        </w:rPr>
      </w:pPr>
    </w:p>
    <w:p w:rsidR="005B7005" w:rsidRDefault="005B7005" w:rsidP="005B7005">
      <w:pPr>
        <w:jc w:val="both"/>
        <w:rPr>
          <w:rFonts w:ascii="Times New Roman" w:hAnsi="Times New Roman" w:cs="Times New Roman"/>
          <w:sz w:val="24"/>
          <w:szCs w:val="24"/>
        </w:rPr>
      </w:pP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Tudi uvoddddddddddd:::::::LKJLČČKMČLKČPJHJIG</w:t>
      </w:r>
    </w:p>
    <w:p w:rsidR="005B7005" w:rsidRDefault="005B7005" w:rsidP="005B7005">
      <w:pPr>
        <w:spacing w:line="240" w:lineRule="auto"/>
        <w:contextualSpacing/>
        <w:jc w:val="both"/>
        <w:rPr>
          <w:rFonts w:ascii="Times New Roman" w:hAnsi="Times New Roman" w:cs="Times New Roman"/>
          <w:sz w:val="24"/>
          <w:szCs w:val="24"/>
        </w:rPr>
      </w:pPr>
    </w:p>
    <w:p w:rsidR="005B7005" w:rsidRPr="008D6EA3"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Čeprav je industrija razvoja iger sprva prevzela najboljše prakse tradicionalnega razvoja programske opreme je osnovna razlike v tem, da se razvoj iger osredotoča bolj na</w:t>
      </w:r>
      <w:r>
        <w:rPr>
          <w:rFonts w:ascii="Times New Roman" w:hAnsi="Times New Roman" w:cs="Times New Roman"/>
          <w:sz w:val="24"/>
          <w:szCs w:val="24"/>
        </w:rPr>
        <w:t xml:space="preserve"> uporabniške</w:t>
      </w:r>
      <w:r w:rsidRPr="008D6EA3">
        <w:rPr>
          <w:rFonts w:ascii="Times New Roman" w:hAnsi="Times New Roman" w:cs="Times New Roman"/>
          <w:sz w:val="24"/>
          <w:szCs w:val="24"/>
        </w:rPr>
        <w:t xml:space="preserve"> izkušnje kot na </w:t>
      </w:r>
      <w:r>
        <w:rPr>
          <w:rFonts w:ascii="Times New Roman" w:hAnsi="Times New Roman" w:cs="Times New Roman"/>
          <w:sz w:val="24"/>
          <w:szCs w:val="24"/>
        </w:rPr>
        <w:t>produkt sam</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qtTfufWW","properties":{"formattedCitation":"{\\rtf (O\\uc0\\u8217{}Hagan, Coleman, in O\\uc0\\u8217{}Connor 2014, 182)}","plainCitation":"(O’Hagan, Coleman, in O’Connor 2014, 182)"},"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82)</w:t>
      </w:r>
      <w:r w:rsidRPr="008D6EA3">
        <w:rPr>
          <w:rFonts w:ascii="Times New Roman" w:hAnsi="Times New Roman" w:cs="Times New Roman"/>
          <w:sz w:val="24"/>
          <w:szCs w:val="24"/>
        </w:rPr>
        <w:fldChar w:fldCharType="end"/>
      </w:r>
      <w:r>
        <w:rPr>
          <w:rFonts w:ascii="Times New Roman" w:hAnsi="Times New Roman" w:cs="Times New Roman"/>
          <w:sz w:val="24"/>
          <w:szCs w:val="24"/>
        </w:rPr>
        <w:t>. Razvoj igre je bolj podobno</w:t>
      </w:r>
      <w:r w:rsidRPr="008D6EA3">
        <w:rPr>
          <w:rFonts w:ascii="Times New Roman" w:hAnsi="Times New Roman" w:cs="Times New Roman"/>
          <w:sz w:val="24"/>
          <w:szCs w:val="24"/>
        </w:rPr>
        <w:t xml:space="preserve"> izdelku, ustvarjenem s prepletanjem aspektov, umetnosti, glasbe, programiranja, igranja, poslovnega upravljanja, integriranih v eno celoto</w:t>
      </w:r>
      <w:r>
        <w:rPr>
          <w:rFonts w:ascii="Times New Roman" w:hAnsi="Times New Roman" w:cs="Times New Roman"/>
          <w:sz w:val="24"/>
          <w:szCs w:val="24"/>
        </w:rPr>
        <w:t>.</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Ramadan in Widyani 2013, 95)</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razširiti tradicionalne tehnike razvoja, da bi lahko podprli kreativni proces razvoja elektronskih iger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hat went wrong? A survey of problems in game development“ 2017, 19)</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Za načrtovanje in upravljanje takšnih kompleksnih multidisciplinarnih projektov je potrebna metodologija, kjer ad hoc načini upravljanja ne pridejo v poštev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Aslan in Balci 2015, 307)</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p>
    <w:p w:rsidR="005B7005"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 xml:space="preserve">Proces video iger ni podrobno definiran.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hXJap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Dejstvo je, da je več študij narejenih na akademski strani</w:t>
      </w:r>
      <w:r>
        <w:rPr>
          <w:rFonts w:ascii="Times New Roman" w:hAnsi="Times New Roman" w:cs="Times New Roman"/>
          <w:sz w:val="24"/>
          <w:szCs w:val="24"/>
        </w:rPr>
        <w:t>, p</w:t>
      </w:r>
      <w:r w:rsidRPr="008D6EA3">
        <w:rPr>
          <w:rFonts w:ascii="Times New Roman" w:hAnsi="Times New Roman" w:cs="Times New Roman"/>
          <w:sz w:val="24"/>
          <w:szCs w:val="24"/>
        </w:rPr>
        <w:t xml:space="preserve">oročila s strani industrije iger pa se nahajajo v sivih literaturah, revijah, spletnih straneh.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F1jYceiq","properties":{"formattedCitation":"{\\rtf (O\\uc0\\u8217{}Hagan, Coleman, in O\\uc0\\u8217{}Connor 2014, 190)}","plainCitation":"(O’Hagan, Coleman, in O’Connor 2014, 19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90"}],"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90)</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Večina raziskav pa se osredotoča na konec življenjskega cikla razvoja iger, kar je dobro za manjše spremembe ni pa to efektivno za spremembo ključne mehanike v igri</w:t>
      </w:r>
      <w:r>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GVvO5k9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w:t>
      </w: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Ni procesnega modela za razvoj video iger, ki bi vključeval najboljše prakse. Takšen model bi bil zelo koristen za industrijo iger, saj bi lahko skrajšal čas razvoja in vstopa na trg in izboljšal kvaliteto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8WPKxC","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Pr>
          <w:rFonts w:ascii="Times New Roman" w:hAnsi="Times New Roman" w:cs="Times New Roman"/>
          <w:sz w:val="24"/>
          <w:szCs w:val="24"/>
        </w:rPr>
        <w:fldChar w:fldCharType="separate"/>
      </w:r>
      <w:r w:rsidRPr="00D25195">
        <w:rPr>
          <w:rFonts w:ascii="Times New Roman" w:hAnsi="Times New Roman" w:cs="Times New Roman"/>
          <w:sz w:val="24"/>
          <w:szCs w:val="24"/>
        </w:rPr>
        <w:t>(O’Hagan in O’Connor 2015,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boljše razumevanje življenjskega cikla razvoja iger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yWqT6X","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Raziskava na temo razvojnih procesov</w:t>
      </w:r>
      <w:r>
        <w:rPr>
          <w:rFonts w:ascii="Times New Roman" w:hAnsi="Times New Roman" w:cs="Times New Roman"/>
          <w:sz w:val="24"/>
          <w:szCs w:val="24"/>
        </w:rPr>
        <w:t xml:space="preserve"> video</w:t>
      </w:r>
      <w:r w:rsidRPr="008D6EA3">
        <w:rPr>
          <w:rFonts w:ascii="Times New Roman" w:hAnsi="Times New Roman" w:cs="Times New Roman"/>
          <w:sz w:val="24"/>
          <w:szCs w:val="24"/>
        </w:rPr>
        <w:t xml:space="preserve"> iger bi bila korist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qMZT9","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Pr>
          <w:rFonts w:ascii="Times New Roman" w:hAnsi="Times New Roman" w:cs="Times New Roman"/>
          <w:sz w:val="24"/>
          <w:szCs w:val="24"/>
        </w:rPr>
        <w:fldChar w:fldCharType="separate"/>
      </w:r>
      <w:r w:rsidRPr="008A4F79">
        <w:rPr>
          <w:rFonts w:ascii="Times New Roman" w:hAnsi="Times New Roman" w:cs="Times New Roman"/>
          <w:sz w:val="24"/>
          <w:szCs w:val="24"/>
        </w:rPr>
        <w:t>(O’Hagan in O’Connor 2015, 14)</w:t>
      </w:r>
      <w:r>
        <w:rPr>
          <w:rFonts w:ascii="Times New Roman" w:hAnsi="Times New Roman" w:cs="Times New Roman"/>
          <w:sz w:val="24"/>
          <w:szCs w:val="24"/>
        </w:rPr>
        <w:fldChar w:fldCharType="end"/>
      </w:r>
      <w:r>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p>
    <w:p w:rsidR="00D17A24" w:rsidRDefault="00D17A24" w:rsidP="00D17A24">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software products, or any other intellectual products such as books or films</w:t>
      </w:r>
    </w:p>
    <w:p w:rsidR="00D17A24" w:rsidRDefault="00D17A24" w:rsidP="00D17A24">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here the quality of the product depends on its design, there are four important factors</w:t>
      </w:r>
    </w:p>
    <w:p w:rsidR="0078039B" w:rsidRDefault="00D17A24" w:rsidP="00D17A24">
      <w:pPr>
        <w:rPr>
          <w:rFonts w:ascii="Times-Roman" w:hAnsi="Times-Roman" w:cs="Times-Roman"/>
          <w:color w:val="231F20"/>
          <w:sz w:val="20"/>
          <w:szCs w:val="20"/>
        </w:rPr>
      </w:pPr>
      <w:r>
        <w:rPr>
          <w:rFonts w:ascii="Times-Roman" w:hAnsi="Times-Roman" w:cs="Times-Roman"/>
          <w:color w:val="231F20"/>
          <w:sz w:val="20"/>
          <w:szCs w:val="20"/>
        </w:rPr>
        <w:t xml:space="preserve">that affect product quality.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D17A24" w:rsidRDefault="00D17A24" w:rsidP="00D17A24">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very large systems that include separate subsystems, developed by teams</w:t>
      </w: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ho may be working in different locations, the principal factor that affects product</w:t>
      </w:r>
    </w:p>
    <w:p w:rsidR="00D17A24"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quality is the software proces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421E67" w:rsidRDefault="00421E67" w:rsidP="00421E67">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The major problems with large projects are integration,</w:t>
      </w:r>
    </w:p>
    <w:p w:rsidR="00421E67"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project management, and communication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421E67" w:rsidRDefault="00421E67" w:rsidP="00421E67">
      <w:pPr>
        <w:rPr>
          <w:rFonts w:ascii="Times-Roman" w:hAnsi="Times-Roman" w:cs="Times-Roman"/>
          <w:color w:val="231F20"/>
          <w:sz w:val="20"/>
          <w:szCs w:val="20"/>
        </w:rPr>
      </w:pPr>
    </w:p>
    <w:p w:rsidR="004A5694" w:rsidRDefault="004A5694" w:rsidP="00421E67">
      <w:pPr>
        <w:rPr>
          <w:rFonts w:ascii="Times-Roman" w:hAnsi="Times-Roman" w:cs="Times-Roman"/>
          <w:color w:val="231F20"/>
          <w:sz w:val="20"/>
          <w:szCs w:val="20"/>
        </w:rPr>
      </w:pPr>
      <w:r>
        <w:rPr>
          <w:rFonts w:ascii="Times-Roman" w:hAnsi="Times-Roman" w:cs="Times-Roman"/>
          <w:color w:val="231F20"/>
          <w:sz w:val="20"/>
          <w:szCs w:val="20"/>
        </w:rPr>
        <w:t>Where teams are small, good development technology is particularly important.</w:t>
      </w:r>
      <w:r w:rsidRPr="004A5694">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9E47B6" w:rsidRDefault="009E47B6" w:rsidP="00421E67">
      <w:pPr>
        <w:rPr>
          <w:rFonts w:ascii="Times-Roman" w:hAnsi="Times-Roman" w:cs="Times-Roman"/>
          <w:color w:val="231F20"/>
          <w:sz w:val="20"/>
          <w:szCs w:val="20"/>
        </w:rPr>
      </w:pPr>
    </w:p>
    <w:p w:rsidR="009E47B6" w:rsidRDefault="009E47B6" w:rsidP="009E47B6">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However, Web 2.0 tools that support communications,</w:t>
      </w:r>
    </w:p>
    <w:p w:rsidR="009E47B6" w:rsidRDefault="009E47B6" w:rsidP="009E47B6">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uch as wikis and blogs, can significantly improve communications between</w:t>
      </w:r>
    </w:p>
    <w:p w:rsidR="009E47B6" w:rsidRDefault="009E47B6" w:rsidP="009E47B6">
      <w:pPr>
        <w:rPr>
          <w:rFonts w:ascii="Times-Roman" w:hAnsi="Times-Roman" w:cs="Times-Roman"/>
          <w:color w:val="231F20"/>
          <w:sz w:val="20"/>
          <w:szCs w:val="20"/>
        </w:rPr>
      </w:pPr>
      <w:r>
        <w:rPr>
          <w:rFonts w:ascii="Times-Roman" w:hAnsi="Times-Roman" w:cs="Times-Roman"/>
          <w:color w:val="231F20"/>
          <w:sz w:val="20"/>
          <w:szCs w:val="20"/>
        </w:rPr>
        <w:t xml:space="preserve">members of distributed team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4A5694" w:rsidRDefault="004A5694" w:rsidP="00421E67">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small projects, however, where there are only a few team members, the quality</w:t>
      </w: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f the development team is more important than the development process used. Hence,</w:t>
      </w:r>
    </w:p>
    <w:p w:rsidR="00421E67"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the agile manifesto proclaims the importance of people rather than proces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6C10E0" w:rsidRDefault="006C10E0" w:rsidP="00421E67">
      <w:pPr>
        <w:rPr>
          <w:rFonts w:ascii="Times-Roman" w:hAnsi="Times-Roman" w:cs="Times-Roman"/>
          <w:color w:val="231F20"/>
          <w:sz w:val="20"/>
          <w:szCs w:val="20"/>
        </w:rPr>
      </w:pP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rrespective of people, process, or tool factors, if a project has an inadequate budge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r is planned with an unrealistic delivery schedule, product quality will be affected. A</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good process requires resources for its effective implementation. If these resources ar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nsufficient, the process cannot be really effective. If resources are inadequate, only</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excellent people can save a project. Even then, if the deficit is too great, the produc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quality will be degraded. If there is not enough time for development, the delivered softwar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s likely to have reduced functionality or lower levels of reliability or performanc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ll too often, the real cause of software quality problems is not poor managemen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nadequate processes, or poor quality training. Rather, it is the fact that organizations</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must compete to survive. To gain a contract, a company may underestimate the effor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required or promise rapid delivery of a system. In an attempt to meet these commitments,</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n unrealistic development schedule may be agreed upon. Consequently, the</w:t>
      </w:r>
    </w:p>
    <w:p w:rsidR="006C10E0" w:rsidRDefault="006C10E0" w:rsidP="006C10E0">
      <w:pPr>
        <w:rPr>
          <w:rFonts w:ascii="Times-Roman" w:hAnsi="Times-Roman" w:cs="Times-Roman"/>
          <w:color w:val="231F20"/>
          <w:sz w:val="20"/>
          <w:szCs w:val="20"/>
        </w:rPr>
      </w:pPr>
      <w:r>
        <w:rPr>
          <w:rFonts w:ascii="Times-Roman" w:hAnsi="Times-Roman" w:cs="Times-Roman"/>
          <w:color w:val="231F20"/>
          <w:sz w:val="20"/>
          <w:szCs w:val="20"/>
        </w:rPr>
        <w:t>quality of the software is adversely affected.</w:t>
      </w:r>
      <w:r w:rsidRPr="006C10E0">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Process improvement, therefore, does not simply mean adopting particular methods</w:t>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r tools or using a published, generic process. Although organizations that develop the</w:t>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ame type of software clearly have much in common, there are always local organizational</w:t>
      </w:r>
    </w:p>
    <w:p w:rsidR="005426A1" w:rsidRDefault="005426A1" w:rsidP="005426A1">
      <w:pPr>
        <w:rPr>
          <w:rFonts w:ascii="Times-Roman" w:hAnsi="Times-Roman" w:cs="Times-Roman"/>
          <w:color w:val="231F20"/>
          <w:sz w:val="20"/>
          <w:szCs w:val="20"/>
        </w:rPr>
      </w:pPr>
      <w:r>
        <w:rPr>
          <w:rFonts w:ascii="Times-Roman" w:hAnsi="Times-Roman" w:cs="Times-Roman"/>
          <w:color w:val="231F20"/>
          <w:sz w:val="20"/>
          <w:szCs w:val="20"/>
        </w:rPr>
        <w:t xml:space="preserve">factors, procedures, and standards that influence the proces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9</w:t>
      </w:r>
      <w:r w:rsidRPr="00D17A24">
        <w:rPr>
          <w:rFonts w:ascii="Times-Roman" w:hAnsi="Times-Roman"/>
          <w:sz w:val="20"/>
        </w:rPr>
        <w:t>)</w:t>
      </w:r>
      <w:r>
        <w:rPr>
          <w:rFonts w:ascii="Times-Roman" w:hAnsi="Times-Roman" w:cs="Times-Roman"/>
          <w:color w:val="231F20"/>
          <w:sz w:val="20"/>
          <w:szCs w:val="20"/>
        </w:rPr>
        <w:fldChar w:fldCharType="end"/>
      </w:r>
    </w:p>
    <w:p w:rsidR="00B764DE" w:rsidRDefault="00B764DE" w:rsidP="005426A1">
      <w:pPr>
        <w:rPr>
          <w:rFonts w:ascii="Times-Roman" w:hAnsi="Times-Roman" w:cs="Times-Roman"/>
          <w:color w:val="231F20"/>
          <w:sz w:val="20"/>
          <w:szCs w:val="20"/>
        </w:rPr>
      </w:pPr>
    </w:p>
    <w:p w:rsidR="00B764DE" w:rsidRDefault="00B764DE" w:rsidP="005426A1">
      <w:pPr>
        <w:rPr>
          <w:rFonts w:ascii="Times-Roman" w:hAnsi="Times-Roman" w:cs="Times-Roman"/>
          <w:color w:val="231F20"/>
          <w:sz w:val="20"/>
          <w:szCs w:val="20"/>
        </w:rPr>
      </w:pPr>
    </w:p>
    <w:p w:rsidR="00B764DE" w:rsidRDefault="00B764DE" w:rsidP="005426A1">
      <w:pPr>
        <w:rPr>
          <w:rFonts w:ascii="Times-Roman" w:hAnsi="Times-Roman" w:cs="Times-Roman"/>
          <w:color w:val="231F20"/>
          <w:sz w:val="20"/>
          <w:szCs w:val="20"/>
        </w:rPr>
      </w:pPr>
    </w:p>
    <w:p w:rsidR="00B764DE" w:rsidRDefault="00B764DE" w:rsidP="005426A1">
      <w:pPr>
        <w:rPr>
          <w:rFonts w:ascii="Times-Roman" w:hAnsi="Times-Roman" w:cs="Times-Roman"/>
          <w:color w:val="231F20"/>
          <w:sz w:val="20"/>
          <w:szCs w:val="20"/>
        </w:rPr>
      </w:pPr>
      <w:r>
        <w:rPr>
          <w:rFonts w:ascii="Times-Roman" w:hAnsi="Times-Roman" w:cs="Times-Roman"/>
          <w:color w:val="231F20"/>
          <w:sz w:val="20"/>
          <w:szCs w:val="20"/>
        </w:rPr>
        <w:t>uvod</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Different software engineering methods and processes have been proposed and ar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in use for different purposes, such as the Rational Unified Process (RUP) [IBM07] or</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gile methods like SCRUM [SB02] and many more. However, it is widely recognized</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hat such standards are often too generic to be directly applicable and thus must b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ailored to the problem at hand (see e.g. [Wie03]) before they can effectively b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employed. It becomes also necessary to develop new methods due to the advent of</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new development paradigms; or domain-specific methods that account for th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specifics of a certain domain like business information systems or business</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intelligence systems; or for a particular delivery model such as global softwar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development [SSEB10]. Hence there is still a need to derive, evolve and develop new</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software engineering methods.</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ailoring of methods is necessary since there exists no standard method that</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perfectly suites all types of projects in all domains. It is also not reasonable to develop</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 new method every time when a context-specific method is needed. It is much mor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economic to tailor existing methods to the current development context and situation.</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 number of method engineering approaches have been proposed that especially</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deal with the development of methods for a particular situation, which is known as</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Italic" w:hAnsi="Times-Italic" w:cs="Times-Italic"/>
          <w:i/>
          <w:iCs/>
          <w:sz w:val="20"/>
          <w:szCs w:val="20"/>
        </w:rPr>
        <w:t xml:space="preserve">situational method engineering </w:t>
      </w:r>
      <w:r>
        <w:rPr>
          <w:rFonts w:ascii="Times-Roman" w:hAnsi="Times-Roman" w:cs="Times-Roman"/>
          <w:sz w:val="20"/>
          <w:szCs w:val="20"/>
        </w:rPr>
        <w:t>(see e.g. [RBH07, BKPJ07, HR10]). Mechanisms for</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reuse and adaptation play an important role in this field. In addition, component-lik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concepts that support modularity of methods are often used, such as viewpoint</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emplates [NFK96], method fragments [Bri96], or method chunks [Rol09]. In recent</w:t>
      </w:r>
    </w:p>
    <w:p w:rsidR="00B764DE" w:rsidRDefault="00B764DE" w:rsidP="00B764DE">
      <w:pPr>
        <w:rPr>
          <w:rFonts w:ascii="Times-Roman" w:hAnsi="Times-Roman" w:cs="Times-Roman"/>
          <w:sz w:val="20"/>
          <w:szCs w:val="20"/>
        </w:rPr>
      </w:pPr>
      <w:r>
        <w:rPr>
          <w:rFonts w:ascii="Times-Roman" w:hAnsi="Times-Roman" w:cs="Times-Roman"/>
          <w:sz w:val="20"/>
          <w:szCs w:val="20"/>
        </w:rPr>
        <w:t>publications, even the use of method services and the notion of method-as-a-service</w:t>
      </w:r>
    </w:p>
    <w:p w:rsidR="00B764DE" w:rsidRDefault="00B764DE" w:rsidP="00B764DE">
      <w:pPr>
        <w:rPr>
          <w:b/>
        </w:rPr>
      </w:pPr>
      <w:r>
        <w:rPr>
          <w:b/>
        </w:rPr>
        <w:fldChar w:fldCharType="begin"/>
      </w:r>
      <w:r>
        <w:rPr>
          <w:b/>
        </w:rPr>
        <w:instrText xml:space="preserve"> ADDIN ZOTERO_ITEM CSL_CITATION {"citationID":"D0rjlOY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Pr>
          <w:b/>
        </w:rPr>
        <w:fldChar w:fldCharType="separate"/>
      </w:r>
      <w:r w:rsidRPr="00B764DE">
        <w:rPr>
          <w:rFonts w:ascii="Calibri" w:hAnsi="Calibri" w:cs="Calibri"/>
        </w:rPr>
        <w:t>(Engels in Sauer 2010, 412)</w:t>
      </w:r>
      <w:r>
        <w:rPr>
          <w:b/>
        </w:rPr>
        <w:fldChar w:fldCharType="end"/>
      </w:r>
      <w:r>
        <w:rPr>
          <w:b/>
        </w:rPr>
        <w:t>.</w:t>
      </w:r>
    </w:p>
    <w:p w:rsidR="00CD134B" w:rsidRDefault="00CD134B" w:rsidP="00B764DE">
      <w:pPr>
        <w:rPr>
          <w:b/>
        </w:rPr>
      </w:pPr>
    </w:p>
    <w:p w:rsidR="00CD134B" w:rsidRDefault="00CD134B" w:rsidP="00B764DE">
      <w:pPr>
        <w:rPr>
          <w:b/>
        </w:rPr>
      </w:pPr>
      <w:bookmarkStart w:id="0" w:name="_GoBack"/>
      <w:bookmarkEnd w:id="0"/>
    </w:p>
    <w:p w:rsidR="00CD134B" w:rsidRPr="00421E67" w:rsidRDefault="00CD134B" w:rsidP="00B764DE">
      <w:pPr>
        <w:rPr>
          <w:b/>
        </w:rPr>
      </w:pPr>
      <w:r>
        <w:rPr>
          <w:rFonts w:ascii="Times New Roman" w:hAnsi="Times New Roman" w:cs="Times New Roman"/>
          <w:sz w:val="24"/>
        </w:rPr>
        <w:t xml:space="preserve">Metoda inženiringa mora biti praviloma sestavljena iz treh osnovnih aspektov: produktov, procesov in akterje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4PGJUGlR","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Pr>
          <w:rFonts w:ascii="Times New Roman" w:hAnsi="Times New Roman" w:cs="Times New Roman"/>
          <w:sz w:val="24"/>
        </w:rPr>
        <w:fldChar w:fldCharType="separate"/>
      </w:r>
      <w:r w:rsidRPr="00AA123A">
        <w:rPr>
          <w:rFonts w:ascii="Times New Roman" w:hAnsi="Times New Roman" w:cs="Times New Roman"/>
          <w:sz w:val="24"/>
        </w:rPr>
        <w:t>(Engels in Sauer 2010, 415)</w:t>
      </w:r>
      <w:r>
        <w:rPr>
          <w:rFonts w:ascii="Times New Roman" w:hAnsi="Times New Roman" w:cs="Times New Roman"/>
          <w:sz w:val="24"/>
        </w:rPr>
        <w:fldChar w:fldCharType="end"/>
      </w:r>
      <w:r>
        <w:rPr>
          <w:rFonts w:ascii="Times New Roman" w:hAnsi="Times New Roman" w:cs="Times New Roman"/>
          <w:sz w:val="24"/>
        </w:rPr>
        <w:t>.</w:t>
      </w:r>
    </w:p>
    <w:sectPr w:rsidR="00CD134B" w:rsidRPr="00421E6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EE"/>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005"/>
    <w:rsid w:val="00421E67"/>
    <w:rsid w:val="004A5694"/>
    <w:rsid w:val="005426A1"/>
    <w:rsid w:val="005B7005"/>
    <w:rsid w:val="006C10E0"/>
    <w:rsid w:val="0078039B"/>
    <w:rsid w:val="009E47B6"/>
    <w:rsid w:val="00B764DE"/>
    <w:rsid w:val="00BA081F"/>
    <w:rsid w:val="00CD134B"/>
    <w:rsid w:val="00D17A2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4</Pages>
  <Words>10298</Words>
  <Characters>58700</Characters>
  <Application>Microsoft Office Word</Application>
  <DocSecurity>0</DocSecurity>
  <Lines>489</Lines>
  <Paragraphs>137</Paragraphs>
  <ScaleCrop>false</ScaleCrop>
  <Company/>
  <LinksUpToDate>false</LinksUpToDate>
  <CharactersWithSpaces>68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9</cp:revision>
  <dcterms:created xsi:type="dcterms:W3CDTF">2017-11-23T09:37:00Z</dcterms:created>
  <dcterms:modified xsi:type="dcterms:W3CDTF">2017-11-3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T0A0l84U"/&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